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B6BA71" w14:textId="77777777" w:rsidR="00CF49A7" w:rsidRPr="00CF49A7" w:rsidRDefault="00CF49A7" w:rsidP="00CF49A7">
      <w:r w:rsidRPr="00CF49A7">
        <w:rPr>
          <w:i/>
          <w:iCs/>
        </w:rPr>
        <w:t>Batch data</w:t>
      </w:r>
      <w:r w:rsidRPr="00CF49A7">
        <w:t> are often processed in intervals and involve a large grouping of records, and data warehouses are often refreshed on a set interval, using batch processes. An example would be a financial warehouse refreshed nightly and that is when any new records would be added. Streaming data are quite different. They are constantly being generated and need to be processed as soon as possible. An example of streaming data would be a social media feed for a retail company or Internet of Things (IoT) for robotic assembly lines.</w:t>
      </w:r>
    </w:p>
    <w:p w14:paraId="161B78F0" w14:textId="77777777" w:rsidR="00CF49A7" w:rsidRPr="00CF49A7" w:rsidRDefault="00CF49A7" w:rsidP="00CF49A7">
      <w:r w:rsidRPr="00CF49A7">
        <w:t>For this assignment, you will evaluate the characteristics of streaming data versus batch data pipelines.</w:t>
      </w:r>
    </w:p>
    <w:p w14:paraId="36FB5AA4" w14:textId="77777777" w:rsidR="00CF49A7" w:rsidRPr="00CF49A7" w:rsidRDefault="00CF49A7" w:rsidP="00CF49A7">
      <w:pPr>
        <w:numPr>
          <w:ilvl w:val="0"/>
          <w:numId w:val="1"/>
        </w:numPr>
      </w:pPr>
      <w:r w:rsidRPr="00CF49A7">
        <w:t>What are the major differences between streaming data and batch data pipelines that you see?</w:t>
      </w:r>
    </w:p>
    <w:p w14:paraId="63D11C0B" w14:textId="77777777" w:rsidR="00CF49A7" w:rsidRPr="00CF49A7" w:rsidRDefault="00CF49A7" w:rsidP="00CF49A7">
      <w:pPr>
        <w:numPr>
          <w:ilvl w:val="0"/>
          <w:numId w:val="1"/>
        </w:numPr>
      </w:pPr>
      <w:r w:rsidRPr="00CF49A7">
        <w:t>What kind of situation would a company be inclined to use streaming data over batch data?</w:t>
      </w:r>
    </w:p>
    <w:p w14:paraId="682DC35C" w14:textId="77777777" w:rsidR="00CF49A7" w:rsidRPr="00CF49A7" w:rsidRDefault="00CF49A7" w:rsidP="00CF49A7">
      <w:pPr>
        <w:numPr>
          <w:ilvl w:val="1"/>
          <w:numId w:val="1"/>
        </w:numPr>
      </w:pPr>
      <w:r w:rsidRPr="00CF49A7">
        <w:t>Provide a real-world example of streaming data and an example of batch data.</w:t>
      </w:r>
    </w:p>
    <w:p w14:paraId="456EAAC3" w14:textId="23828C9B" w:rsidR="00F751D4" w:rsidRDefault="00FC3ED5">
      <w:pPr>
        <w:rPr>
          <w:b/>
          <w:bCs/>
        </w:rPr>
      </w:pPr>
      <w:r>
        <w:rPr>
          <w:b/>
          <w:bCs/>
        </w:rPr>
        <w:t>Differences between streaming data and batch data pipelin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213DD" w14:paraId="4DD8FFFC" w14:textId="77777777" w:rsidTr="00A213DD">
        <w:tc>
          <w:tcPr>
            <w:tcW w:w="4675" w:type="dxa"/>
          </w:tcPr>
          <w:p w14:paraId="4A0FD86D" w14:textId="2CF1CD39" w:rsidR="00A213DD" w:rsidRDefault="00A213DD">
            <w:pPr>
              <w:rPr>
                <w:b/>
                <w:bCs/>
              </w:rPr>
            </w:pPr>
            <w:r>
              <w:rPr>
                <w:b/>
                <w:bCs/>
              </w:rPr>
              <w:t>Streaming Data Pipelines</w:t>
            </w:r>
          </w:p>
        </w:tc>
        <w:tc>
          <w:tcPr>
            <w:tcW w:w="4675" w:type="dxa"/>
          </w:tcPr>
          <w:p w14:paraId="5CEEBD17" w14:textId="535AC040" w:rsidR="00A213DD" w:rsidRDefault="00A213DD">
            <w:pPr>
              <w:rPr>
                <w:b/>
                <w:bCs/>
              </w:rPr>
            </w:pPr>
            <w:r>
              <w:rPr>
                <w:b/>
                <w:bCs/>
              </w:rPr>
              <w:t>Batch Data Pipelines</w:t>
            </w:r>
          </w:p>
        </w:tc>
      </w:tr>
      <w:tr w:rsidR="00A213DD" w14:paraId="03E1B060" w14:textId="77777777" w:rsidTr="00A213DD">
        <w:tc>
          <w:tcPr>
            <w:tcW w:w="4675" w:type="dxa"/>
          </w:tcPr>
          <w:p w14:paraId="22D4BFA8" w14:textId="1B240D14" w:rsidR="00A213DD" w:rsidRDefault="00A213DD">
            <w:pPr>
              <w:rPr>
                <w:b/>
                <w:bCs/>
              </w:rPr>
            </w:pPr>
            <w:r>
              <w:t>Constant arrival of</w:t>
            </w:r>
            <w:r w:rsidR="00B57E4E">
              <w:t xml:space="preserve"> small amounts of data</w:t>
            </w:r>
          </w:p>
        </w:tc>
        <w:tc>
          <w:tcPr>
            <w:tcW w:w="4675" w:type="dxa"/>
          </w:tcPr>
          <w:p w14:paraId="56C94ED2" w14:textId="5E71C51F" w:rsidR="00A213DD" w:rsidRPr="00A213DD" w:rsidRDefault="00A213DD">
            <w:r>
              <w:t xml:space="preserve">Data arrives in </w:t>
            </w:r>
            <w:r w:rsidR="00B57E4E">
              <w:t xml:space="preserve">larger </w:t>
            </w:r>
            <w:r>
              <w:t>chunks</w:t>
            </w:r>
          </w:p>
        </w:tc>
      </w:tr>
      <w:tr w:rsidR="00A213DD" w14:paraId="3EECC28D" w14:textId="77777777" w:rsidTr="00A213DD">
        <w:tc>
          <w:tcPr>
            <w:tcW w:w="4675" w:type="dxa"/>
          </w:tcPr>
          <w:p w14:paraId="0437FD70" w14:textId="7F385215" w:rsidR="00A213DD" w:rsidRPr="0058310A" w:rsidRDefault="00775F45">
            <w:r>
              <w:t xml:space="preserve">Analysis happens </w:t>
            </w:r>
            <w:r w:rsidR="00E63357">
              <w:t>as the data is generated</w:t>
            </w:r>
          </w:p>
        </w:tc>
        <w:tc>
          <w:tcPr>
            <w:tcW w:w="4675" w:type="dxa"/>
          </w:tcPr>
          <w:p w14:paraId="73026BC1" w14:textId="71DD0F37" w:rsidR="00A213DD" w:rsidRPr="00A213DD" w:rsidRDefault="00775F45">
            <w:r>
              <w:t>Analysis happens after the data is generated</w:t>
            </w:r>
          </w:p>
        </w:tc>
      </w:tr>
      <w:tr w:rsidR="00A213DD" w14:paraId="4A13A83D" w14:textId="77777777" w:rsidTr="00A213DD">
        <w:tc>
          <w:tcPr>
            <w:tcW w:w="4675" w:type="dxa"/>
          </w:tcPr>
          <w:p w14:paraId="1BF06362" w14:textId="616347AB" w:rsidR="00A213DD" w:rsidRPr="00376AB5" w:rsidRDefault="00376AB5">
            <w:r>
              <w:t xml:space="preserve">Data is stored in the data warehouse after </w:t>
            </w:r>
            <w:r w:rsidR="004541A6">
              <w:t>it has been analyzed</w:t>
            </w:r>
          </w:p>
        </w:tc>
        <w:tc>
          <w:tcPr>
            <w:tcW w:w="4675" w:type="dxa"/>
          </w:tcPr>
          <w:p w14:paraId="70215701" w14:textId="3C67C407" w:rsidR="00A213DD" w:rsidRPr="00401938" w:rsidRDefault="005B27D0">
            <w:r>
              <w:t xml:space="preserve">Data </w:t>
            </w:r>
            <w:r w:rsidR="00A34926">
              <w:t xml:space="preserve">is </w:t>
            </w:r>
            <w:r>
              <w:t>usually stored in a data warehouse before analysis occurs</w:t>
            </w:r>
            <w:r w:rsidR="003A5891">
              <w:t>, ETL process to ready data for the warehouse</w:t>
            </w:r>
          </w:p>
        </w:tc>
      </w:tr>
      <w:tr w:rsidR="00A213DD" w14:paraId="21D0D0CA" w14:textId="77777777" w:rsidTr="00A213DD">
        <w:tc>
          <w:tcPr>
            <w:tcW w:w="4675" w:type="dxa"/>
          </w:tcPr>
          <w:p w14:paraId="6F2A1522" w14:textId="677C94CA" w:rsidR="00A213DD" w:rsidRPr="00275DDF" w:rsidRDefault="00D04DB1">
            <w:r>
              <w:t>A</w:t>
            </w:r>
            <w:r w:rsidR="00036C45">
              <w:t>lgorithms that compute on 1 element or a small window of elements</w:t>
            </w:r>
            <w:r w:rsidR="009F647C">
              <w:t xml:space="preserve"> are necessary since data is constantly arriving (size unbounded)</w:t>
            </w:r>
          </w:p>
        </w:tc>
        <w:tc>
          <w:tcPr>
            <w:tcW w:w="4675" w:type="dxa"/>
          </w:tcPr>
          <w:p w14:paraId="3C79A58C" w14:textId="035C48A7" w:rsidR="00A213DD" w:rsidRPr="009F647C" w:rsidRDefault="009F647C">
            <w:r>
              <w:t xml:space="preserve">Algorithms </w:t>
            </w:r>
            <w:r w:rsidR="006C1ED6">
              <w:t>can compute over the entire batch of data</w:t>
            </w:r>
          </w:p>
        </w:tc>
      </w:tr>
      <w:tr w:rsidR="00D04DB1" w14:paraId="1583371D" w14:textId="77777777" w:rsidTr="00A213DD">
        <w:tc>
          <w:tcPr>
            <w:tcW w:w="4675" w:type="dxa"/>
          </w:tcPr>
          <w:p w14:paraId="53DB4D88" w14:textId="58F86CC9" w:rsidR="00D04DB1" w:rsidRDefault="0018300C">
            <w:r>
              <w:t>Fast and simple computations to keep up with the stream of data</w:t>
            </w:r>
          </w:p>
        </w:tc>
        <w:tc>
          <w:tcPr>
            <w:tcW w:w="4675" w:type="dxa"/>
          </w:tcPr>
          <w:p w14:paraId="1F3A2AA8" w14:textId="1168BA3C" w:rsidR="00D04DB1" w:rsidRDefault="0018300C">
            <w:r>
              <w:t>Computations can be more complex and take longer since there is n</w:t>
            </w:r>
            <w:r w:rsidR="000C2F47">
              <w:t>o time constraint</w:t>
            </w:r>
          </w:p>
        </w:tc>
      </w:tr>
      <w:tr w:rsidR="00D04DB1" w14:paraId="48D29FE6" w14:textId="77777777" w:rsidTr="00A213DD">
        <w:tc>
          <w:tcPr>
            <w:tcW w:w="4675" w:type="dxa"/>
          </w:tcPr>
          <w:p w14:paraId="65E62355" w14:textId="084B3156" w:rsidR="00D04DB1" w:rsidRDefault="00D3152F">
            <w:r>
              <w:t xml:space="preserve">Producers of data and consumers of data are decoupled. </w:t>
            </w:r>
            <w:r w:rsidR="0012687D">
              <w:t xml:space="preserve">An intermediary broker or buffer system holds data </w:t>
            </w:r>
            <w:r w:rsidR="002F3BC3">
              <w:t xml:space="preserve">that consumers can then access at their </w:t>
            </w:r>
            <w:r w:rsidR="0055030F">
              <w:t xml:space="preserve">own </w:t>
            </w:r>
            <w:r w:rsidR="002F3BC3">
              <w:t>pace.</w:t>
            </w:r>
          </w:p>
        </w:tc>
        <w:tc>
          <w:tcPr>
            <w:tcW w:w="4675" w:type="dxa"/>
          </w:tcPr>
          <w:p w14:paraId="48E65EE0" w14:textId="53041CC1" w:rsidR="00D04DB1" w:rsidRDefault="00241C9A">
            <w:r>
              <w:t>No need for a buffer to hold data because it</w:t>
            </w:r>
            <w:r w:rsidR="008F272C">
              <w:t xml:space="preserve"> is static. Once it is created, it is stored </w:t>
            </w:r>
            <w:r w:rsidR="0071495D">
              <w:t>at rest and accessed to perform analytics.</w:t>
            </w:r>
          </w:p>
        </w:tc>
      </w:tr>
      <w:tr w:rsidR="00D04DB1" w14:paraId="0E7F716C" w14:textId="77777777" w:rsidTr="00A213DD">
        <w:tc>
          <w:tcPr>
            <w:tcW w:w="4675" w:type="dxa"/>
          </w:tcPr>
          <w:p w14:paraId="534D234E" w14:textId="428432CD" w:rsidR="00D04DB1" w:rsidRDefault="006F1067">
            <w:r>
              <w:t>The size and frequency of stream</w:t>
            </w:r>
            <w:r w:rsidR="004A49A9">
              <w:t>s of data</w:t>
            </w:r>
            <w:r w:rsidR="00D942C9">
              <w:t xml:space="preserve"> is dynamic and hard or impossible to predict.</w:t>
            </w:r>
          </w:p>
        </w:tc>
        <w:tc>
          <w:tcPr>
            <w:tcW w:w="4675" w:type="dxa"/>
          </w:tcPr>
          <w:p w14:paraId="51503EA0" w14:textId="0411A44F" w:rsidR="00D04DB1" w:rsidRDefault="00D942C9">
            <w:r>
              <w:t xml:space="preserve">The size of the data is predetermined and constant. </w:t>
            </w:r>
          </w:p>
        </w:tc>
      </w:tr>
    </w:tbl>
    <w:p w14:paraId="04F1224C" w14:textId="0268B477" w:rsidR="00FC3ED5" w:rsidRDefault="006945F0">
      <w:pPr>
        <w:rPr>
          <w:b/>
          <w:bCs/>
        </w:rPr>
      </w:pPr>
      <w:r>
        <w:rPr>
          <w:b/>
          <w:bCs/>
        </w:rPr>
        <w:fldChar w:fldCharType="begin"/>
      </w:r>
      <w:r w:rsidR="00FA10AE">
        <w:rPr>
          <w:b/>
          <w:bCs/>
        </w:rPr>
        <w:instrText xml:space="preserve"> ADDIN ZOTERO_ITEM CSL_CITATION {"citationID":"v4RC0QrE","properties":{"formattedCitation":"(Coursera, n.d.; Simplilearn, 2017; {\\i{}What Is Streaming Data?}, n.d.)","plainCitation":"(Coursera, n.d.; Simplilearn, 2017; What Is Streaming Data?, n.d.)","noteIndex":0},"citationItems":[{"id":754,"uris":["http://zotero.org/users/1836851/items/QRMRD7IT"],"itemData":{"id":754,"type":"motion_picture","abstract":"Video created by University of California San Diego for the course \"Big Data Modeling and Management Systems\". Data models deal with many different types of data formats. Streaming data is becoming ubiquitous, and working with streaming data ...","language":"en","title":"Why is Streaming Data different? - Working With Data Models","title-short":"Why is Streaming Data different?","URL":"https://www.coursera.org/lecture/big-data-management/why-is-streaming-data-different-Wfb3n","director":[{"family":"Coursera","given":""}],"accessed":{"date-parts":[["2024",10,15]]}}},{"id":756,"uris":["http://zotero.org/users/1836851/items/3N68899S"],"itemData":{"id":756,"type":"motion_picture","abstract":"</w:instrText>
      </w:r>
      <w:r w:rsidR="00FA10AE">
        <w:rPr>
          <w:rFonts w:ascii="Segoe UI Emoji" w:hAnsi="Segoe UI Emoji" w:cs="Segoe UI Emoji"/>
          <w:b/>
          <w:bCs/>
        </w:rPr>
        <w:instrText>🔥</w:instrText>
      </w:r>
      <w:r w:rsidR="00FA10AE">
        <w:rPr>
          <w:b/>
          <w:bCs/>
        </w:rPr>
        <w:instrText>Professional Certificate Program in Data Engineering  - https://www.simplilearn.com/pgp-data-...\n</w:instrText>
      </w:r>
      <w:r w:rsidR="00FA10AE">
        <w:rPr>
          <w:rFonts w:ascii="Segoe UI Emoji" w:hAnsi="Segoe UI Emoji" w:cs="Segoe UI Emoji"/>
          <w:b/>
          <w:bCs/>
        </w:rPr>
        <w:instrText>🔥</w:instrText>
      </w:r>
      <w:r w:rsidR="00FA10AE">
        <w:rPr>
          <w:b/>
          <w:bCs/>
        </w:rPr>
        <w:instrText>IITK - Professional Certificate Course in Data Science (India Only) - https://www.simplilearn.com/iitk-prof...\n</w:instrText>
      </w:r>
      <w:r w:rsidR="00FA10AE">
        <w:rPr>
          <w:rFonts w:ascii="Segoe UI Emoji" w:hAnsi="Segoe UI Emoji" w:cs="Segoe UI Emoji"/>
          <w:b/>
          <w:bCs/>
        </w:rPr>
        <w:instrText>🔥</w:instrText>
      </w:r>
      <w:r w:rsidR="00FA10AE">
        <w:rPr>
          <w:b/>
          <w:bCs/>
        </w:rPr>
        <w:instrText>Caltech Post Graduate Program in Data Science  - https://www.simplilearn.com/post-grad...\nThis Apache Kafka tutorial will help you master the basics of Apache Kafka including concepts of Kafka Cluster, Kafka Data Model, Kafka Topic, Kafka Architecture and Use Case of Kafka at LinkedIn. Apache Kafka is an open-source stream processing platform developed by the Apache Software Foundation written in Scala and Java.\n\nApache Kafka is an open-source stream processing platform developed by the Apache Software Foundation written in Scala and Java. The project aims to provide a unified, high-throughput, low-latency platform for handling real-time data feeds. Its storage layer is essentially a massively scalable pub/sub message queue architected as a distributed transaction log,making it highly valuable for enterprise infrastructures to process streaming data.\n\nSubscribe to Simplilearn channel for more Big Data and Hadoop Tutorials  - https://www.youtube.com/user/Simplile...\n\nCheck our Big Data Training Video Playlist:    • Big Data Hadoop Tutorial 2024 | Big D...  \n\nBig Data and Analytics Articles - https://www.simplilearn.com/resources...\n\nTo gain in-depth knowledge of Big Data and Hadoop, check our Big Data Hadoop and Spark Developer Certification Training Course: https://www.simplilearn.com/big-data-...\n\n#bigdata #bigdatatutorialforbeginners #bigdataanalytics #bigdatahadooptutorialforbeginners #bigdatacertification #HadoopTutorial\n \n</w:instrText>
      </w:r>
      <w:r w:rsidR="00FA10AE">
        <w:rPr>
          <w:rFonts w:ascii="Segoe UI Emoji" w:hAnsi="Segoe UI Emoji" w:cs="Segoe UI Emoji"/>
          <w:b/>
          <w:bCs/>
        </w:rPr>
        <w:instrText>➡️</w:instrText>
      </w:r>
      <w:r w:rsidR="00FA10AE">
        <w:rPr>
          <w:b/>
          <w:bCs/>
        </w:rPr>
        <w:instrText xml:space="preserve"> About Post Graduate Program In Data Engineering\nThis Data Engineering course is ideal for professionals, covering critical topics like the Hadoop framework, Data Processing using Spark, Data Pipelines with Kafka, Big Data on AWS, and Azure cloud infrastructures. This program is delivered via live sessions, industry projects, IBM hackathons, and Ask Me Anything sessions.\n</w:instrText>
      </w:r>
      <w:r w:rsidR="00FA10AE">
        <w:rPr>
          <w:rFonts w:ascii="Segoe UI Emoji" w:hAnsi="Segoe UI Emoji" w:cs="Segoe UI Emoji"/>
          <w:b/>
          <w:bCs/>
        </w:rPr>
        <w:instrText>✅</w:instrText>
      </w:r>
      <w:r w:rsidR="00FA10AE">
        <w:rPr>
          <w:b/>
          <w:bCs/>
        </w:rPr>
        <w:instrText xml:space="preserve"> Key Features\n Post Graduate Program Certificate and Alumni Association membership\nExclusive Master Classes and Ask me Anything sessions by IBM\n8X higher live interaction in live Data Engineering online classes by industry experts \nCapstone from 3 domains and 14+ Projects with Industry datasets from YouTube, Glassdoor, Facebook etc.\nSimplilearn's JobAssist helps you get noticed by top hiring companies\n\n</w:instrText>
      </w:r>
      <w:r w:rsidR="00FA10AE">
        <w:rPr>
          <w:rFonts w:ascii="Segoe UI Emoji" w:hAnsi="Segoe UI Emoji" w:cs="Segoe UI Emoji"/>
          <w:b/>
          <w:bCs/>
        </w:rPr>
        <w:instrText>✅</w:instrText>
      </w:r>
      <w:r w:rsidR="00FA10AE">
        <w:rPr>
          <w:b/>
          <w:bCs/>
        </w:rPr>
        <w:instrText xml:space="preserve"> Skills Covered\n\nReal-Time Data Processing\nData Pipelining\nBig Data Analytics\nData Visualization\nProvisioning data storage services\nApache Hadoop\nIngesting Streaming and Batch Data\nTransforming Data\nImplementing Security Requirements\nData Protection\nEncryption Techniques\nData Governance and Compliance Controls\n\n</w:instrText>
      </w:r>
      <w:r w:rsidR="00FA10AE">
        <w:rPr>
          <w:rFonts w:ascii="Segoe UI Emoji" w:hAnsi="Segoe UI Emoji" w:cs="Segoe UI Emoji"/>
          <w:b/>
          <w:bCs/>
        </w:rPr>
        <w:instrText>👉</w:instrText>
      </w:r>
      <w:r w:rsidR="00FA10AE">
        <w:rPr>
          <w:b/>
          <w:bCs/>
        </w:rPr>
        <w:instrText xml:space="preserve"> Learn More At: https://www.simplilearn.com/pgp-data-...\n\n</w:instrText>
      </w:r>
      <w:r w:rsidR="00FA10AE">
        <w:rPr>
          <w:rFonts w:ascii="Segoe UI Emoji" w:hAnsi="Segoe UI Emoji" w:cs="Segoe UI Emoji"/>
          <w:b/>
          <w:bCs/>
        </w:rPr>
        <w:instrText>🔥🔥</w:instrText>
      </w:r>
      <w:r w:rsidR="00FA10AE">
        <w:rPr>
          <w:b/>
          <w:bCs/>
        </w:rPr>
        <w:instrText xml:space="preserve"> Interested in Attending Live Classes? Call Us: IN - 18002127688 / US - +18445327688","source":"YouTube","title":"Kafka Tutorial | Apache Kafka Tutorial For Beginners | Kafka Architecture |What Is Kafka|Simplilearn","URL":"https://www.youtube.com/watch?v=U4y2R3v9tlY","director":[{"literal":"Simplilearn"}],"accessed":{"date-parts":[["2024",10,15]]},"issued":{"date-parts":[["2017",7,25]]}}},{"id":759,"uris":["http://zotero.org/users/1836851/items/NL4WYXR5"],"itemData":{"id":759,"type":"webpage","abstract":"What is streaming data how and why businesses use streaming data , and how to use streaming data with AWS.","container-title":"Amazon Web Services, Inc.","language":"en-US","title":"What is Streaming Data? - Streaming Data Explained - AWS","title-short":"What is Streaming Data?","URL":"https://aws.amazon.com/what-is/streaming-data/","accessed":{"date-parts":[["2024",10,15]]}}}],"schema":"https://github.com/citation-style-language/schema/raw/master/csl-citation.json"} </w:instrText>
      </w:r>
      <w:r>
        <w:rPr>
          <w:b/>
          <w:bCs/>
        </w:rPr>
        <w:fldChar w:fldCharType="separate"/>
      </w:r>
      <w:r w:rsidR="00FA10AE" w:rsidRPr="00FA10AE">
        <w:rPr>
          <w:rFonts w:ascii="Aptos" w:hAnsi="Aptos" w:cs="Times New Roman"/>
          <w:kern w:val="0"/>
        </w:rPr>
        <w:t xml:space="preserve">(Coursera, n.d.; Simplilearn, 2017; </w:t>
      </w:r>
      <w:r w:rsidR="00FA10AE" w:rsidRPr="00FA10AE">
        <w:rPr>
          <w:rFonts w:ascii="Aptos" w:hAnsi="Aptos" w:cs="Times New Roman"/>
          <w:i/>
          <w:iCs/>
          <w:kern w:val="0"/>
        </w:rPr>
        <w:t>What Is Streaming Data?</w:t>
      </w:r>
      <w:r w:rsidR="00FA10AE" w:rsidRPr="00FA10AE">
        <w:rPr>
          <w:rFonts w:ascii="Aptos" w:hAnsi="Aptos" w:cs="Times New Roman"/>
          <w:kern w:val="0"/>
        </w:rPr>
        <w:t>, n.d.)</w:t>
      </w:r>
      <w:r>
        <w:rPr>
          <w:b/>
          <w:bCs/>
        </w:rPr>
        <w:fldChar w:fldCharType="end"/>
      </w:r>
    </w:p>
    <w:p w14:paraId="720E22A9" w14:textId="77777777" w:rsidR="00F27BDF" w:rsidRDefault="00F27BDF">
      <w:pPr>
        <w:rPr>
          <w:b/>
          <w:bCs/>
        </w:rPr>
      </w:pPr>
    </w:p>
    <w:p w14:paraId="02D9953B" w14:textId="3827E945" w:rsidR="00F27BDF" w:rsidRDefault="00F27BDF">
      <w:pPr>
        <w:rPr>
          <w:b/>
          <w:bCs/>
        </w:rPr>
      </w:pPr>
      <w:r>
        <w:rPr>
          <w:b/>
          <w:bCs/>
        </w:rPr>
        <w:t>Use Case for Streaming Data:</w:t>
      </w:r>
    </w:p>
    <w:p w14:paraId="74CCCFC4" w14:textId="24B631A4" w:rsidR="00B55F13" w:rsidRDefault="00F27BDF">
      <w:r>
        <w:t>Companies</w:t>
      </w:r>
      <w:r w:rsidR="0039473C">
        <w:t xml:space="preserve"> </w:t>
      </w:r>
      <w:r w:rsidR="00B55F13">
        <w:t xml:space="preserve">may </w:t>
      </w:r>
      <w:r w:rsidR="0039473C">
        <w:t xml:space="preserve">be inclined to use streaming data when the data is </w:t>
      </w:r>
      <w:r w:rsidR="0039473C" w:rsidRPr="00F43E83">
        <w:rPr>
          <w:b/>
          <w:bCs/>
        </w:rPr>
        <w:t>time sensitive</w:t>
      </w:r>
      <w:r w:rsidR="0039473C">
        <w:t xml:space="preserve"> and </w:t>
      </w:r>
      <w:r w:rsidR="0039473C" w:rsidRPr="00F43E83">
        <w:rPr>
          <w:b/>
          <w:bCs/>
        </w:rPr>
        <w:t>continuously generated</w:t>
      </w:r>
      <w:r w:rsidR="0039473C">
        <w:t>. For exampl</w:t>
      </w:r>
      <w:r w:rsidR="00EA7D44">
        <w:t xml:space="preserve">e, the </w:t>
      </w:r>
      <w:r w:rsidR="00EA7D44" w:rsidRPr="00B55F13">
        <w:rPr>
          <w:b/>
          <w:bCs/>
        </w:rPr>
        <w:t>Netflix movie/recommendation engine</w:t>
      </w:r>
      <w:r w:rsidR="00EA7D44">
        <w:t xml:space="preserve"> relies on streaming data. </w:t>
      </w:r>
      <w:r w:rsidR="00B77E39">
        <w:t xml:space="preserve">Data is constantly coming into the system: what movies I have watched, </w:t>
      </w:r>
      <w:r w:rsidR="00D30461">
        <w:t xml:space="preserve">if I clicked the “like” or “not for me” options, what other people who have watched those same movies have watched/liked, etc. That data is useful if it can be instantaneously analyzed to provide me with recommendations of what to watch next so that I </w:t>
      </w:r>
      <w:r w:rsidR="00631875">
        <w:t>stay on their platform</w:t>
      </w:r>
      <w:r w:rsidR="00D30461">
        <w:t xml:space="preserve">. </w:t>
      </w:r>
      <w:r w:rsidR="005202C1">
        <w:t>This is an example of time sensitive data where the influx of data has no set</w:t>
      </w:r>
      <w:r w:rsidR="00B55F13">
        <w:t xml:space="preserve"> start or end point.</w:t>
      </w:r>
    </w:p>
    <w:p w14:paraId="1C062B15" w14:textId="7805ABB0" w:rsidR="00B55F13" w:rsidRDefault="00B55F13">
      <w:pPr>
        <w:rPr>
          <w:b/>
          <w:bCs/>
        </w:rPr>
      </w:pPr>
      <w:r>
        <w:rPr>
          <w:b/>
          <w:bCs/>
        </w:rPr>
        <w:lastRenderedPageBreak/>
        <w:t>Use Case for Batch Data:</w:t>
      </w:r>
    </w:p>
    <w:p w14:paraId="509A621A" w14:textId="415FC630" w:rsidR="00B55F13" w:rsidRPr="006C0792" w:rsidRDefault="006C0792">
      <w:r>
        <w:t xml:space="preserve">Batch data is more useful for companies when </w:t>
      </w:r>
      <w:r w:rsidR="008F203F">
        <w:t>data only needs to be</w:t>
      </w:r>
      <w:r w:rsidR="000D7A6D">
        <w:t xml:space="preserve"> managed periodica</w:t>
      </w:r>
      <w:r w:rsidR="00196543">
        <w:t>lly</w:t>
      </w:r>
      <w:r w:rsidR="000D7A6D">
        <w:t xml:space="preserve">. </w:t>
      </w:r>
      <w:r w:rsidR="00C4051A" w:rsidRPr="00932E2F">
        <w:rPr>
          <w:b/>
          <w:bCs/>
        </w:rPr>
        <w:t>Storing data in a data</w:t>
      </w:r>
      <w:r w:rsidR="00C4051A">
        <w:t xml:space="preserve"> warehouse </w:t>
      </w:r>
      <w:r w:rsidR="00FA18D4">
        <w:t xml:space="preserve">can happen at the end of each day, rather than for every event. HR systems use batch data </w:t>
      </w:r>
      <w:r w:rsidR="00301613">
        <w:t xml:space="preserve">to </w:t>
      </w:r>
      <w:r w:rsidR="007C2612" w:rsidRPr="00932E2F">
        <w:rPr>
          <w:b/>
          <w:bCs/>
        </w:rPr>
        <w:t>calculate payroll</w:t>
      </w:r>
      <w:r w:rsidR="007C2612">
        <w:t xml:space="preserve"> </w:t>
      </w:r>
      <w:r w:rsidR="00932E2F">
        <w:t>periodically (biweekly, monthly, etc.)</w:t>
      </w:r>
      <w:r w:rsidR="00527D9B">
        <w:t xml:space="preserve"> </w:t>
      </w:r>
      <w:r w:rsidR="00527D9B">
        <w:fldChar w:fldCharType="begin"/>
      </w:r>
      <w:r w:rsidR="00527D9B">
        <w:instrText xml:space="preserve"> ADDIN ZOTERO_ITEM CSL_CITATION {"citationID":"vJYGNhXE","properties":{"formattedCitation":"({\\i{}What Is Batch Processing?}, n.d.)","plainCitation":"(What Is Batch Processing?, n.d.)","noteIndex":0},"citationItems":[{"id":757,"uris":["http://zotero.org/users/1836851/items/IZMCTETZ"],"itemData":{"id":757,"type":"webpage","abstract":"Find out what Batch Processing is, why it is important and how batch processing works.","container-title":"Amazon Web Services, Inc.","language":"en-US","title":"What is Batch Processing? - Batch Processing Systems Explained - AWS","title-short":"What is Batch Processing?","URL":"https://aws.amazon.com/what-is/batch-processing/","accessed":{"date-parts":[["2024",10,15]]}}}],"schema":"https://github.com/citation-style-language/schema/raw/master/csl-citation.json"} </w:instrText>
      </w:r>
      <w:r w:rsidR="00527D9B">
        <w:fldChar w:fldCharType="separate"/>
      </w:r>
      <w:r w:rsidR="00527D9B" w:rsidRPr="00527D9B">
        <w:rPr>
          <w:rFonts w:ascii="Aptos" w:hAnsi="Aptos" w:cs="Times New Roman"/>
          <w:kern w:val="0"/>
        </w:rPr>
        <w:t>(</w:t>
      </w:r>
      <w:r w:rsidR="00527D9B" w:rsidRPr="00527D9B">
        <w:rPr>
          <w:rFonts w:ascii="Aptos" w:hAnsi="Aptos" w:cs="Times New Roman"/>
          <w:i/>
          <w:iCs/>
          <w:kern w:val="0"/>
        </w:rPr>
        <w:t>What Is Batch Processing?</w:t>
      </w:r>
      <w:r w:rsidR="00527D9B" w:rsidRPr="00527D9B">
        <w:rPr>
          <w:rFonts w:ascii="Aptos" w:hAnsi="Aptos" w:cs="Times New Roman"/>
          <w:kern w:val="0"/>
        </w:rPr>
        <w:t>, n.d.)</w:t>
      </w:r>
      <w:r w:rsidR="00527D9B">
        <w:fldChar w:fldCharType="end"/>
      </w:r>
      <w:r w:rsidR="00932E2F">
        <w:t xml:space="preserve">.  </w:t>
      </w:r>
    </w:p>
    <w:p w14:paraId="53806230" w14:textId="284D90E2" w:rsidR="000C2F47" w:rsidRDefault="000C2F47">
      <w:pPr>
        <w:rPr>
          <w:b/>
          <w:bCs/>
        </w:rPr>
      </w:pPr>
      <w:r w:rsidRPr="000C2F47">
        <w:rPr>
          <w:b/>
          <w:bCs/>
        </w:rPr>
        <w:t>References</w:t>
      </w:r>
    </w:p>
    <w:p w14:paraId="2ACBA16B" w14:textId="77777777" w:rsidR="00FA10AE" w:rsidRPr="00FA10AE" w:rsidRDefault="00565A1B" w:rsidP="00FA10AE">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00FA10AE" w:rsidRPr="00FA10AE">
        <w:rPr>
          <w:rFonts w:ascii="Aptos" w:hAnsi="Aptos"/>
        </w:rPr>
        <w:t xml:space="preserve">Coursera (Director). (n.d.). </w:t>
      </w:r>
      <w:r w:rsidR="00FA10AE" w:rsidRPr="00FA10AE">
        <w:rPr>
          <w:rFonts w:ascii="Aptos" w:hAnsi="Aptos"/>
          <w:i/>
          <w:iCs/>
        </w:rPr>
        <w:t>Why is Streaming Data different? - Working With Data Models</w:t>
      </w:r>
      <w:r w:rsidR="00FA10AE" w:rsidRPr="00FA10AE">
        <w:rPr>
          <w:rFonts w:ascii="Aptos" w:hAnsi="Aptos"/>
        </w:rPr>
        <w:t xml:space="preserve"> [Video recording]. Retrieved October 15, 2024, from https://www.coursera.org/lecture/big-data-management/why-is-streaming-data-different-Wfb3n</w:t>
      </w:r>
    </w:p>
    <w:p w14:paraId="60FC44F6" w14:textId="77777777" w:rsidR="00FA10AE" w:rsidRPr="00FA10AE" w:rsidRDefault="00FA10AE" w:rsidP="00FA10AE">
      <w:pPr>
        <w:pStyle w:val="Bibliography"/>
        <w:rPr>
          <w:rFonts w:ascii="Aptos" w:hAnsi="Aptos"/>
        </w:rPr>
      </w:pPr>
      <w:r w:rsidRPr="00FA10AE">
        <w:rPr>
          <w:rFonts w:ascii="Aptos" w:hAnsi="Aptos"/>
        </w:rPr>
        <w:t xml:space="preserve">Simplilearn (Director). (2017, July 25). </w:t>
      </w:r>
      <w:r w:rsidRPr="00FA10AE">
        <w:rPr>
          <w:rFonts w:ascii="Aptos" w:hAnsi="Aptos"/>
          <w:i/>
          <w:iCs/>
        </w:rPr>
        <w:t>Kafka Tutorial | Apache Kafka Tutorial For Beginners | Kafka Architecture |What Is Kafka|Simplilearn</w:t>
      </w:r>
      <w:r w:rsidRPr="00FA10AE">
        <w:rPr>
          <w:rFonts w:ascii="Aptos" w:hAnsi="Aptos"/>
        </w:rPr>
        <w:t xml:space="preserve"> [Video recording]. https://www.youtube.com/watch?v=U4y2R3v9tlY</w:t>
      </w:r>
    </w:p>
    <w:p w14:paraId="48EE68F5" w14:textId="77777777" w:rsidR="00FA10AE" w:rsidRPr="00FA10AE" w:rsidRDefault="00FA10AE" w:rsidP="00FA10AE">
      <w:pPr>
        <w:pStyle w:val="Bibliography"/>
        <w:rPr>
          <w:rFonts w:ascii="Aptos" w:hAnsi="Aptos"/>
        </w:rPr>
      </w:pPr>
      <w:r w:rsidRPr="00FA10AE">
        <w:rPr>
          <w:rFonts w:ascii="Aptos" w:hAnsi="Aptos"/>
          <w:i/>
          <w:iCs/>
        </w:rPr>
        <w:t>What is Batch Processing? - Batch Processing Systems Explained - AWS</w:t>
      </w:r>
      <w:r w:rsidRPr="00FA10AE">
        <w:rPr>
          <w:rFonts w:ascii="Aptos" w:hAnsi="Aptos"/>
        </w:rPr>
        <w:t>. (n.d.). Amazon Web Services, Inc. Retrieved October 15, 2024, from https://aws.amazon.com/what-is/batch-processing/</w:t>
      </w:r>
    </w:p>
    <w:p w14:paraId="7D3D65CD" w14:textId="77777777" w:rsidR="00FA10AE" w:rsidRPr="00FA10AE" w:rsidRDefault="00FA10AE" w:rsidP="00FA10AE">
      <w:pPr>
        <w:pStyle w:val="Bibliography"/>
        <w:rPr>
          <w:rFonts w:ascii="Aptos" w:hAnsi="Aptos"/>
        </w:rPr>
      </w:pPr>
      <w:r w:rsidRPr="00FA10AE">
        <w:rPr>
          <w:rFonts w:ascii="Aptos" w:hAnsi="Aptos"/>
          <w:i/>
          <w:iCs/>
        </w:rPr>
        <w:t>What is Streaming Data? - Streaming Data Explained - AWS</w:t>
      </w:r>
      <w:r w:rsidRPr="00FA10AE">
        <w:rPr>
          <w:rFonts w:ascii="Aptos" w:hAnsi="Aptos"/>
        </w:rPr>
        <w:t>. (n.d.). Amazon Web Services, Inc. Retrieved October 15, 2024, from https://aws.amazon.com/what-is/streaming-data/</w:t>
      </w:r>
    </w:p>
    <w:p w14:paraId="3BE2660B" w14:textId="7C5455A0" w:rsidR="00565A1B" w:rsidRDefault="00565A1B">
      <w:pPr>
        <w:rPr>
          <w:b/>
          <w:bCs/>
        </w:rPr>
      </w:pPr>
      <w:r>
        <w:rPr>
          <w:b/>
          <w:bCs/>
        </w:rPr>
        <w:fldChar w:fldCharType="end"/>
      </w:r>
    </w:p>
    <w:p w14:paraId="40B20F6F" w14:textId="77777777" w:rsidR="000C2F47" w:rsidRPr="000C2F47" w:rsidRDefault="000C2F47">
      <w:pPr>
        <w:rPr>
          <w:b/>
          <w:bCs/>
        </w:rPr>
      </w:pPr>
    </w:p>
    <w:sectPr w:rsidR="000C2F47" w:rsidRPr="000C2F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BE34D4"/>
    <w:multiLevelType w:val="multilevel"/>
    <w:tmpl w:val="DB2E36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720572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9A7"/>
    <w:rsid w:val="00036C45"/>
    <w:rsid w:val="00065BD4"/>
    <w:rsid w:val="000C2F47"/>
    <w:rsid w:val="000D7A6D"/>
    <w:rsid w:val="0012687D"/>
    <w:rsid w:val="0018300C"/>
    <w:rsid w:val="00183AE0"/>
    <w:rsid w:val="00196543"/>
    <w:rsid w:val="002035F5"/>
    <w:rsid w:val="00241C9A"/>
    <w:rsid w:val="00275DDF"/>
    <w:rsid w:val="002C7671"/>
    <w:rsid w:val="002F3BC3"/>
    <w:rsid w:val="00301613"/>
    <w:rsid w:val="00376AB5"/>
    <w:rsid w:val="0039473C"/>
    <w:rsid w:val="003A5891"/>
    <w:rsid w:val="003F078D"/>
    <w:rsid w:val="00401938"/>
    <w:rsid w:val="00446346"/>
    <w:rsid w:val="004541A6"/>
    <w:rsid w:val="004A49A9"/>
    <w:rsid w:val="00516772"/>
    <w:rsid w:val="005202C1"/>
    <w:rsid w:val="00527D9B"/>
    <w:rsid w:val="0055030F"/>
    <w:rsid w:val="00565A1B"/>
    <w:rsid w:val="0058310A"/>
    <w:rsid w:val="005B27D0"/>
    <w:rsid w:val="00631875"/>
    <w:rsid w:val="006457EA"/>
    <w:rsid w:val="00663F4F"/>
    <w:rsid w:val="006945F0"/>
    <w:rsid w:val="006C0792"/>
    <w:rsid w:val="006C1ED6"/>
    <w:rsid w:val="006F1067"/>
    <w:rsid w:val="0071495D"/>
    <w:rsid w:val="00775F45"/>
    <w:rsid w:val="007C2612"/>
    <w:rsid w:val="007F49E9"/>
    <w:rsid w:val="008B15B0"/>
    <w:rsid w:val="008F203F"/>
    <w:rsid w:val="008F272C"/>
    <w:rsid w:val="00932E2F"/>
    <w:rsid w:val="009A6C5D"/>
    <w:rsid w:val="009F647C"/>
    <w:rsid w:val="00A213DD"/>
    <w:rsid w:val="00A34926"/>
    <w:rsid w:val="00A56F31"/>
    <w:rsid w:val="00B55F13"/>
    <w:rsid w:val="00B57E4E"/>
    <w:rsid w:val="00B77E39"/>
    <w:rsid w:val="00C4051A"/>
    <w:rsid w:val="00CF49A7"/>
    <w:rsid w:val="00D04DB1"/>
    <w:rsid w:val="00D13723"/>
    <w:rsid w:val="00D30461"/>
    <w:rsid w:val="00D3152F"/>
    <w:rsid w:val="00D942C9"/>
    <w:rsid w:val="00E24BC4"/>
    <w:rsid w:val="00E63357"/>
    <w:rsid w:val="00EA3265"/>
    <w:rsid w:val="00EA7D44"/>
    <w:rsid w:val="00F27BDF"/>
    <w:rsid w:val="00F43E83"/>
    <w:rsid w:val="00F5339C"/>
    <w:rsid w:val="00F751D4"/>
    <w:rsid w:val="00FA10AE"/>
    <w:rsid w:val="00FA18D4"/>
    <w:rsid w:val="00FC3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BD59D"/>
  <w15:chartTrackingRefBased/>
  <w15:docId w15:val="{E30FB202-81AB-4172-AD2E-53944AAA1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49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F49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F49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F49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F49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F49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49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49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49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9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F49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F49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F49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F49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F49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49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49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49A7"/>
    <w:rPr>
      <w:rFonts w:eastAsiaTheme="majorEastAsia" w:cstheme="majorBidi"/>
      <w:color w:val="272727" w:themeColor="text1" w:themeTint="D8"/>
    </w:rPr>
  </w:style>
  <w:style w:type="paragraph" w:styleId="Title">
    <w:name w:val="Title"/>
    <w:basedOn w:val="Normal"/>
    <w:next w:val="Normal"/>
    <w:link w:val="TitleChar"/>
    <w:uiPriority w:val="10"/>
    <w:qFormat/>
    <w:rsid w:val="00CF49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9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49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49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49A7"/>
    <w:pPr>
      <w:spacing w:before="160"/>
      <w:jc w:val="center"/>
    </w:pPr>
    <w:rPr>
      <w:i/>
      <w:iCs/>
      <w:color w:val="404040" w:themeColor="text1" w:themeTint="BF"/>
    </w:rPr>
  </w:style>
  <w:style w:type="character" w:customStyle="1" w:styleId="QuoteChar">
    <w:name w:val="Quote Char"/>
    <w:basedOn w:val="DefaultParagraphFont"/>
    <w:link w:val="Quote"/>
    <w:uiPriority w:val="29"/>
    <w:rsid w:val="00CF49A7"/>
    <w:rPr>
      <w:i/>
      <w:iCs/>
      <w:color w:val="404040" w:themeColor="text1" w:themeTint="BF"/>
    </w:rPr>
  </w:style>
  <w:style w:type="paragraph" w:styleId="ListParagraph">
    <w:name w:val="List Paragraph"/>
    <w:basedOn w:val="Normal"/>
    <w:uiPriority w:val="34"/>
    <w:qFormat/>
    <w:rsid w:val="00CF49A7"/>
    <w:pPr>
      <w:ind w:left="720"/>
      <w:contextualSpacing/>
    </w:pPr>
  </w:style>
  <w:style w:type="character" w:styleId="IntenseEmphasis">
    <w:name w:val="Intense Emphasis"/>
    <w:basedOn w:val="DefaultParagraphFont"/>
    <w:uiPriority w:val="21"/>
    <w:qFormat/>
    <w:rsid w:val="00CF49A7"/>
    <w:rPr>
      <w:i/>
      <w:iCs/>
      <w:color w:val="0F4761" w:themeColor="accent1" w:themeShade="BF"/>
    </w:rPr>
  </w:style>
  <w:style w:type="paragraph" w:styleId="IntenseQuote">
    <w:name w:val="Intense Quote"/>
    <w:basedOn w:val="Normal"/>
    <w:next w:val="Normal"/>
    <w:link w:val="IntenseQuoteChar"/>
    <w:uiPriority w:val="30"/>
    <w:qFormat/>
    <w:rsid w:val="00CF49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F49A7"/>
    <w:rPr>
      <w:i/>
      <w:iCs/>
      <w:color w:val="0F4761" w:themeColor="accent1" w:themeShade="BF"/>
    </w:rPr>
  </w:style>
  <w:style w:type="character" w:styleId="IntenseReference">
    <w:name w:val="Intense Reference"/>
    <w:basedOn w:val="DefaultParagraphFont"/>
    <w:uiPriority w:val="32"/>
    <w:qFormat/>
    <w:rsid w:val="00CF49A7"/>
    <w:rPr>
      <w:b/>
      <w:bCs/>
      <w:smallCaps/>
      <w:color w:val="0F4761" w:themeColor="accent1" w:themeShade="BF"/>
      <w:spacing w:val="5"/>
    </w:rPr>
  </w:style>
  <w:style w:type="table" w:styleId="TableGrid">
    <w:name w:val="Table Grid"/>
    <w:basedOn w:val="TableNormal"/>
    <w:uiPriority w:val="39"/>
    <w:rsid w:val="002C7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65A1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821683">
      <w:bodyDiv w:val="1"/>
      <w:marLeft w:val="0"/>
      <w:marRight w:val="0"/>
      <w:marTop w:val="0"/>
      <w:marBottom w:val="0"/>
      <w:divBdr>
        <w:top w:val="none" w:sz="0" w:space="0" w:color="auto"/>
        <w:left w:val="none" w:sz="0" w:space="0" w:color="auto"/>
        <w:bottom w:val="none" w:sz="0" w:space="0" w:color="auto"/>
        <w:right w:val="none" w:sz="0" w:space="0" w:color="auto"/>
      </w:divBdr>
    </w:div>
    <w:div w:id="1178499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4</TotalTime>
  <Pages>2</Pages>
  <Words>1466</Words>
  <Characters>8357</Characters>
  <Application>Microsoft Office Word</Application>
  <DocSecurity>0</DocSecurity>
  <Lines>69</Lines>
  <Paragraphs>19</Paragraphs>
  <ScaleCrop>false</ScaleCrop>
  <Company/>
  <LinksUpToDate>false</LinksUpToDate>
  <CharactersWithSpaces>9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 Mason</dc:creator>
  <cp:keywords/>
  <dc:description/>
  <cp:lastModifiedBy>Cassi Mason</cp:lastModifiedBy>
  <cp:revision>62</cp:revision>
  <dcterms:created xsi:type="dcterms:W3CDTF">2024-10-14T22:17:00Z</dcterms:created>
  <dcterms:modified xsi:type="dcterms:W3CDTF">2024-10-15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ElMwed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